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27FDF" w:rsidRPr="007A354D" w:rsidRDefault="00D27FDF" w:rsidP="007A354D">
      <w:pPr>
        <w:pStyle w:val="Heading1"/>
        <w:spacing w:before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bookmarkStart w:id="0" w:name="_GoBack"/>
      <w:bookmarkEnd w:id="0"/>
      <w:r w:rsidRPr="00CE6FC1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FTAR PUSTAKA</w:t>
      </w:r>
    </w:p>
    <w:p w:rsidR="005F384C" w:rsidRPr="005F384C" w:rsidRDefault="00D27FDF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E6FC1">
        <w:rPr>
          <w:rFonts w:ascii="Times New Roman" w:hAnsi="Times New Roman" w:cs="Times New Roman"/>
          <w:b/>
          <w:sz w:val="24"/>
          <w:szCs w:val="24"/>
          <w:lang w:val="en-ID"/>
        </w:rPr>
        <w:fldChar w:fldCharType="begin" w:fldLock="1"/>
      </w:r>
      <w:r w:rsidRPr="00CE6FC1">
        <w:rPr>
          <w:rFonts w:ascii="Times New Roman" w:hAnsi="Times New Roman" w:cs="Times New Roman"/>
          <w:b/>
          <w:sz w:val="24"/>
          <w:szCs w:val="24"/>
          <w:lang w:val="en-ID"/>
        </w:rPr>
        <w:instrText xml:space="preserve">ADDIN Mendeley Bibliography CSL_BIBLIOGRAPHY </w:instrText>
      </w:r>
      <w:r w:rsidRPr="00CE6FC1">
        <w:rPr>
          <w:rFonts w:ascii="Times New Roman" w:hAnsi="Times New Roman" w:cs="Times New Roman"/>
          <w:b/>
          <w:sz w:val="24"/>
          <w:szCs w:val="24"/>
          <w:lang w:val="en-ID"/>
        </w:rPr>
        <w:fldChar w:fldCharType="separate"/>
      </w:r>
      <w:r w:rsidR="005F384C" w:rsidRPr="005F384C">
        <w:rPr>
          <w:rFonts w:ascii="Times New Roman" w:hAnsi="Times New Roman" w:cs="Times New Roman"/>
          <w:noProof/>
          <w:sz w:val="24"/>
          <w:szCs w:val="24"/>
        </w:rPr>
        <w:t xml:space="preserve">Badan Pemeriksa Keuangan Republik Indonesia. 2017. </w:t>
      </w:r>
      <w:r w:rsidR="005F384C"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Laporan Hasil Pemeriksaan atas Laporan Keuangan Pemerintah Pusat Tahun 2017</w:t>
      </w:r>
      <w:r w:rsidR="005F384C" w:rsidRPr="005F384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Budiman, J., &amp; Setiyono. (2012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Pengaruh Karakter Eksekutif terhadap Penghindaran Pajak (Tax Avoidance)</w:t>
      </w:r>
      <w:r w:rsidRPr="005F384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F384C" w:rsidRPr="00471411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Cheisviyanny, C., &amp; Rinaldi. (2015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Pengaruh Profitabilitas , Ukuran Perusahaan Dan Kompensasi Rugi Fiskal Terhadap Tax Avoidance ( Studi Empiris Pada Perusahaan Manufaktur Yang Terdaftar Di BEI Tahun 2010-2013 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471411">
        <w:rPr>
          <w:rFonts w:ascii="Times New Roman" w:hAnsi="Times New Roman" w:cs="Times New Roman"/>
          <w:noProof/>
          <w:sz w:val="24"/>
          <w:szCs w:val="24"/>
        </w:rPr>
        <w:t xml:space="preserve"> Seminar Nasional Ekonomi Manajemen Dan Akuntansi (Snema) Fakultas Ekonomi Universitas Negeri Padang, (c), 472–483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Cooper, D. R., &amp; Schindler, P. S. (2017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(12th ed.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Newyork: McGraw-Hill Higher Education.</w:t>
      </w:r>
    </w:p>
    <w:p w:rsidR="005F384C" w:rsidRPr="00471411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Dewi, N. K. T. J., &amp; Merkusiwati, N. K. L. A. (2017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Mempengaruhi Persepsi Wajib Pajak Mengenai Etika Atas Penggelapan Pajak (Tax Evasion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>E-Jurnal Akuntansi Universitas Udayana, 18(3), 2534–2564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Dewinta, I. A. R., &amp; Setiawan, P. E. (2016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Pengaruh Ukuran Perusahaan, Umur Perusahaan, Profitabilitas, Leverage, Dan Pertumbuhan Penjualan Terhadap Tax Avoidance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>E-Jurnal Akuntansi Universitas Udayana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5F384C">
        <w:rPr>
          <w:rFonts w:ascii="Times New Roman" w:hAnsi="Times New Roman" w:cs="Times New Roman"/>
          <w:noProof/>
          <w:sz w:val="24"/>
          <w:szCs w:val="24"/>
        </w:rPr>
        <w:t>(3), 1584–1615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Ghozali, I. (2016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(8th ed.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Semarang: Badan Penerbit Universitas Dipenogoro.</w:t>
      </w:r>
    </w:p>
    <w:p w:rsidR="005F384C" w:rsidRPr="00471411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Hanlon, M., &amp; Heitzman, S. (2010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A Review of Tax Research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>Journal of Accounting and Economics, 127–178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Hery. (2016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, Intergrated and Comprehensive Edition</w:t>
      </w:r>
      <w:r w:rsidRPr="005F384C">
        <w:rPr>
          <w:rFonts w:ascii="Times New Roman" w:hAnsi="Times New Roman" w:cs="Times New Roman"/>
          <w:noProof/>
          <w:sz w:val="24"/>
          <w:szCs w:val="24"/>
        </w:rPr>
        <w:t>. Jakarta: Grasindo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Hidayat, W. W. (2018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>Pengaruh Profitabilitas , Leverage Dan Pertumbuhan Penjualan Terhadap Penghindaran Pajak. Jurnal Riset Manajemen Dan Bisnis (JRMB) Fakultas Ekonomi UNIAT, 3(1)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19–26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Indonesia, B. 2015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Surat Edaran Bank Indonesia No.17/11/DKSP tanggal 1 Juni 2015 perihal Kewajiban Penggunaan Rupiah di Wilayah Negara Kesatuan Republik Indonesia</w:t>
      </w:r>
      <w:r w:rsidRPr="005F384C">
        <w:rPr>
          <w:rFonts w:ascii="Times New Roman" w:hAnsi="Times New Roman" w:cs="Times New Roman"/>
          <w:noProof/>
          <w:sz w:val="24"/>
          <w:szCs w:val="24"/>
        </w:rPr>
        <w:t>. (17), 1–17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Jensen, &amp; Meckling. (1976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Theory Of The Firm: Managerial Behavior Agency and Ownership Structure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 xml:space="preserve">Journal of Financial Economics, 3, 305–360. 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Kieso, E., D., Weygandt, J. J., &amp; Kimmel, P. D. (2016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Accounting Principles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United States of America: John Willey &amp; Sons, Inc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Kurniasih, T., &amp; Sari, M. M. R. (2013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Pengaruh Return on Assets , Leverage , Corporate Governance , Ukuran Perusahaan Dan Kompensasi Rugi Fiskal Pada Tax Avoidance. Jurusan Akuntansi</w:t>
      </w:r>
      <w:r w:rsidR="00471411"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>Fakultas Ekonomi, Universitas Udayana, 18(1), 58–66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Mahanani, A., Titisari, K. H., &amp; Nurlaela, S. (2017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="00471411"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engaruh Karakteristik Perusahaan, Sales Growth, dan CSR terhadap Tax Avoidance</w:t>
      </w:r>
      <w:r w:rsidR="0047141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IENACO</w:t>
      </w:r>
      <w:r w:rsidRPr="005F384C">
        <w:rPr>
          <w:rFonts w:ascii="Times New Roman" w:hAnsi="Times New Roman" w:cs="Times New Roman"/>
          <w:noProof/>
          <w:sz w:val="24"/>
          <w:szCs w:val="24"/>
        </w:rPr>
        <w:t>, 732–</w:t>
      </w:r>
      <w:r w:rsidRPr="005F384C">
        <w:rPr>
          <w:rFonts w:ascii="Times New Roman" w:hAnsi="Times New Roman" w:cs="Times New Roman"/>
          <w:noProof/>
          <w:sz w:val="24"/>
          <w:szCs w:val="24"/>
        </w:rPr>
        <w:lastRenderedPageBreak/>
        <w:t>742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Melisa, M., &amp; Tandean, V. A. (2014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Mempengaruhi Penghindaran Pajak (Tax Avoidance)</w:t>
      </w:r>
      <w:r w:rsidRPr="005F384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Merslythalia, D. R., &amp; Lasmana, M. S. (2016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Pengaruh Kompetensi Eksekutif, Ukuran Perusahaan, Komisaris Independen, dan Kepemilikan Institusional Terhadap Tax Avoidance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 xml:space="preserve">Jurnal Ilmiah Akuntansi Dan Bisnis, 117. 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Modal, B. P. P. 1912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Indonesia Stock Exchange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Retrieved from www.idx.co.id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Ortax.org. (2019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71411">
        <w:rPr>
          <w:rFonts w:ascii="Times New Roman" w:hAnsi="Times New Roman" w:cs="Times New Roman"/>
          <w:noProof/>
          <w:sz w:val="24"/>
          <w:szCs w:val="24"/>
        </w:rPr>
        <w:t>'</w:t>
      </w:r>
      <w:r w:rsidRPr="005F384C">
        <w:rPr>
          <w:rFonts w:ascii="Times New Roman" w:hAnsi="Times New Roman" w:cs="Times New Roman"/>
          <w:noProof/>
          <w:sz w:val="24"/>
          <w:szCs w:val="24"/>
        </w:rPr>
        <w:t>Raksasa Rokok Menghindar Pajak RI</w:t>
      </w:r>
      <w:r w:rsidR="00471411">
        <w:rPr>
          <w:rFonts w:ascii="Times New Roman" w:hAnsi="Times New Roman" w:cs="Times New Roman"/>
          <w:noProof/>
          <w:sz w:val="24"/>
          <w:szCs w:val="24"/>
        </w:rPr>
        <w:t>', diakses 25 September 2019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Pohan, C. A. (2017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Manajemen Perpajakan Strategi Perencanaan Pajak dan Bisnis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Jakarta: PT Gramedia Pustaka Utama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Putra, I. G. L. N. D. C., &amp; Merkusiwati, N. K. L. A. (2016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Pengaruh Komisaris Independen, Leverage, Size dan Capital Intensity Ratio pada Tax Avoidance (Studi pada Perusahaan Manufaktur di Bursa Efek Indonesia Periode 2012-2014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 xml:space="preserve">E-Jurnal Akuntansi Universitas Udayana, 17(1), 690–714. 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Republik Indonesia</w:t>
      </w:r>
      <w:r w:rsidR="00471411">
        <w:rPr>
          <w:rFonts w:ascii="Times New Roman" w:hAnsi="Times New Roman" w:cs="Times New Roman"/>
          <w:noProof/>
          <w:sz w:val="24"/>
          <w:szCs w:val="24"/>
        </w:rPr>
        <w:t>.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71411">
        <w:rPr>
          <w:rFonts w:ascii="Times New Roman" w:hAnsi="Times New Roman" w:cs="Times New Roman"/>
          <w:noProof/>
          <w:sz w:val="24"/>
          <w:szCs w:val="24"/>
        </w:rPr>
        <w:t xml:space="preserve">2007.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U</w:t>
      </w:r>
      <w:r w:rsidR="0047141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dang-Undang Republik Indonesia Nomor 28 Tahun 2007 Tentang Perubahan Ketiga Atas Undang-Undang Nomor 6 Tahun 1983 Tentang Ketentuan Umum dan Tata Cara Perpajakan. 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Resmi, S. (2017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Perpajakan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(10th ed.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Sugiono. (2012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Bandung: Alfabeta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Suwito, E., &amp; Herawaty, A. (2005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Karakteristik Perusahaan Terhadap Tindakan Perataan Laba Yang Dilakukan Oleh Perusahaan Yang Terdaftar Di Bursa Efek Jakarta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>SNA VIII Solo</w:t>
      </w:r>
      <w:r w:rsidRPr="005F384C">
        <w:rPr>
          <w:rFonts w:ascii="Times New Roman" w:hAnsi="Times New Roman" w:cs="Times New Roman"/>
          <w:noProof/>
          <w:sz w:val="24"/>
          <w:szCs w:val="24"/>
        </w:rPr>
        <w:t>, (September), 136–146.</w:t>
      </w:r>
    </w:p>
    <w:p w:rsidR="005F384C" w:rsidRPr="00471411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Swingly, C., &amp; Sukartha, I. M. (2015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Pengaruh Karakteristik Eksekutif, Komite audit, dan Ukuran Perusahaan, Leverage, dan Sales Growth pada Tax Avoidance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noProof/>
          <w:sz w:val="24"/>
          <w:szCs w:val="24"/>
        </w:rPr>
        <w:t>E-Jurnal Akuntansi Universitas Udayana, 10(1), 48.</w:t>
      </w:r>
    </w:p>
    <w:p w:rsidR="005F384C" w:rsidRPr="00471411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Tandean, V. A. (2016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>G</w:t>
      </w:r>
      <w:r w:rsidR="00471411" w:rsidRPr="0047141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od Corporate Governance dan Ukuran Perusahaan Pengaruhnya pada Tax Avoidance, </w:t>
      </w:r>
      <w:r w:rsidRPr="00471411">
        <w:rPr>
          <w:rFonts w:ascii="Times New Roman" w:hAnsi="Times New Roman" w:cs="Times New Roman"/>
          <w:noProof/>
          <w:sz w:val="24"/>
          <w:szCs w:val="24"/>
        </w:rPr>
        <w:t>Jurnal Ilmiah Akuntansi Dan Bisnis, 11(1), 54–62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Waluyo. (2013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Perpajakkan Indonesia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(11th ed.)</w:t>
      </w:r>
      <w:r w:rsidR="00471411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Watts, R. L., &amp; Zimmerman, J. L. (1986)</w:t>
      </w:r>
      <w:r w:rsidR="00B5632B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5632B">
        <w:rPr>
          <w:rFonts w:ascii="Times New Roman" w:hAnsi="Times New Roman" w:cs="Times New Roman"/>
          <w:i/>
          <w:iCs/>
          <w:noProof/>
          <w:sz w:val="24"/>
          <w:szCs w:val="24"/>
        </w:rPr>
        <w:t>Positive Accounting Theory</w:t>
      </w:r>
      <w:r w:rsidR="00B5632B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Www.money.kompas.com. (2016)</w:t>
      </w:r>
      <w:r w:rsidR="00B5632B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5632B">
        <w:rPr>
          <w:rFonts w:ascii="Times New Roman" w:hAnsi="Times New Roman" w:cs="Times New Roman"/>
          <w:noProof/>
          <w:sz w:val="24"/>
          <w:szCs w:val="24"/>
        </w:rPr>
        <w:t>'</w:t>
      </w:r>
      <w:r w:rsidRPr="005F384C">
        <w:rPr>
          <w:rFonts w:ascii="Times New Roman" w:hAnsi="Times New Roman" w:cs="Times New Roman"/>
          <w:noProof/>
          <w:sz w:val="24"/>
          <w:szCs w:val="24"/>
        </w:rPr>
        <w:t>Terkuak, Modus Penghindaran Pajak Perusahaan Jasa Kesehatan Asal Singapura</w:t>
      </w:r>
      <w:r w:rsidR="00B5632B">
        <w:rPr>
          <w:rFonts w:ascii="Times New Roman" w:hAnsi="Times New Roman" w:cs="Times New Roman"/>
          <w:noProof/>
          <w:sz w:val="24"/>
          <w:szCs w:val="24"/>
        </w:rPr>
        <w:t>'</w:t>
      </w:r>
      <w:r w:rsidRPr="005F384C">
        <w:rPr>
          <w:rFonts w:ascii="Times New Roman" w:hAnsi="Times New Roman" w:cs="Times New Roman"/>
          <w:noProof/>
          <w:sz w:val="24"/>
          <w:szCs w:val="24"/>
        </w:rPr>
        <w:t>. Retrieved from https://money.kompas.com/read/2016/04/06/203829826/Terkuak.Modus.Penghindaran.Pajak.Perusahaan.Jasa.Kesehatan.Asal.Singapura</w:t>
      </w:r>
    </w:p>
    <w:p w:rsidR="005F384C" w:rsidRPr="005F384C" w:rsidRDefault="005F384C" w:rsidP="005F384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5F384C">
        <w:rPr>
          <w:rFonts w:ascii="Times New Roman" w:hAnsi="Times New Roman" w:cs="Times New Roman"/>
          <w:noProof/>
          <w:sz w:val="24"/>
          <w:szCs w:val="24"/>
        </w:rPr>
        <w:t>Zain, M. (2008)</w:t>
      </w:r>
      <w:r w:rsidR="00B5632B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F384C">
        <w:rPr>
          <w:rFonts w:ascii="Times New Roman" w:hAnsi="Times New Roman" w:cs="Times New Roman"/>
          <w:i/>
          <w:iCs/>
          <w:noProof/>
          <w:sz w:val="24"/>
          <w:szCs w:val="24"/>
        </w:rPr>
        <w:t>Manajemen Perpajakan</w:t>
      </w:r>
      <w:r w:rsidR="00B5632B">
        <w:rPr>
          <w:rFonts w:ascii="Times New Roman" w:hAnsi="Times New Roman" w:cs="Times New Roman"/>
          <w:noProof/>
          <w:sz w:val="24"/>
          <w:szCs w:val="24"/>
        </w:rPr>
        <w:t>,</w:t>
      </w:r>
      <w:r w:rsidRPr="005F384C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:rsidR="00584017" w:rsidRPr="0066252C" w:rsidRDefault="00D27FDF" w:rsidP="007A354D">
      <w:pPr>
        <w:widowControl w:val="0"/>
        <w:autoSpaceDE w:val="0"/>
        <w:autoSpaceDN w:val="0"/>
        <w:adjustRightInd w:val="0"/>
        <w:spacing w:line="240" w:lineRule="auto"/>
        <w:ind w:left="482" w:hanging="482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CE6FC1">
        <w:rPr>
          <w:rFonts w:ascii="Times New Roman" w:hAnsi="Times New Roman" w:cs="Times New Roman"/>
          <w:b/>
          <w:sz w:val="24"/>
          <w:szCs w:val="24"/>
          <w:lang w:val="en-ID"/>
        </w:rPr>
        <w:fldChar w:fldCharType="end"/>
      </w:r>
    </w:p>
    <w:sectPr w:rsidR="00584017" w:rsidRPr="0066252C" w:rsidSect="00367A95">
      <w:footerReference w:type="default" r:id="rId9"/>
      <w:pgSz w:w="11907" w:h="16839" w:code="9"/>
      <w:pgMar w:top="1418" w:right="1418" w:bottom="1418" w:left="1701" w:header="720" w:footer="720" w:gutter="0"/>
      <w:pgNumType w:start="68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E295B" w:rsidRDefault="007E295B" w:rsidP="0070597A">
      <w:pPr>
        <w:spacing w:after="0" w:line="240" w:lineRule="auto"/>
      </w:pPr>
      <w:r>
        <w:separator/>
      </w:r>
    </w:p>
  </w:endnote>
  <w:endnote w:type="continuationSeparator" w:id="0">
    <w:p w:rsidR="007E295B" w:rsidRDefault="007E295B" w:rsidP="007059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3975200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E295B" w:rsidRDefault="007E295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67A95">
          <w:rPr>
            <w:noProof/>
          </w:rPr>
          <w:t>68</w:t>
        </w:r>
        <w:r>
          <w:rPr>
            <w:noProof/>
          </w:rPr>
          <w:fldChar w:fldCharType="end"/>
        </w:r>
      </w:p>
    </w:sdtContent>
  </w:sdt>
  <w:p w:rsidR="007E295B" w:rsidRDefault="007E295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E295B" w:rsidRDefault="007E295B" w:rsidP="0070597A">
      <w:pPr>
        <w:spacing w:after="0" w:line="240" w:lineRule="auto"/>
      </w:pPr>
      <w:r>
        <w:separator/>
      </w:r>
    </w:p>
  </w:footnote>
  <w:footnote w:type="continuationSeparator" w:id="0">
    <w:p w:rsidR="007E295B" w:rsidRDefault="007E295B" w:rsidP="0070597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340752"/>
    <w:multiLevelType w:val="hybridMultilevel"/>
    <w:tmpl w:val="346C7AB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C77EA8"/>
    <w:multiLevelType w:val="hybridMultilevel"/>
    <w:tmpl w:val="FFC49948"/>
    <w:lvl w:ilvl="0" w:tplc="3620BFE4">
      <w:start w:val="1"/>
      <w:numFmt w:val="decimal"/>
      <w:lvlText w:val="(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">
    <w:nsid w:val="00ED20A4"/>
    <w:multiLevelType w:val="hybridMultilevel"/>
    <w:tmpl w:val="A9827680"/>
    <w:lvl w:ilvl="0" w:tplc="3620BFE4">
      <w:start w:val="1"/>
      <w:numFmt w:val="decimal"/>
      <w:lvlText w:val="(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">
    <w:nsid w:val="02A514A5"/>
    <w:multiLevelType w:val="hybridMultilevel"/>
    <w:tmpl w:val="9EACDA60"/>
    <w:lvl w:ilvl="0" w:tplc="64187A10">
      <w:start w:val="1"/>
      <w:numFmt w:val="lowerLetter"/>
      <w:lvlText w:val="(%1)"/>
      <w:lvlJc w:val="left"/>
      <w:pPr>
        <w:ind w:left="242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4">
    <w:nsid w:val="043054B4"/>
    <w:multiLevelType w:val="hybridMultilevel"/>
    <w:tmpl w:val="501A856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7FC0F74"/>
    <w:multiLevelType w:val="hybridMultilevel"/>
    <w:tmpl w:val="A4224946"/>
    <w:lvl w:ilvl="0" w:tplc="64187A10">
      <w:start w:val="1"/>
      <w:numFmt w:val="lowerLetter"/>
      <w:lvlText w:val="(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6">
    <w:nsid w:val="091511F5"/>
    <w:multiLevelType w:val="hybridMultilevel"/>
    <w:tmpl w:val="05BAFB28"/>
    <w:lvl w:ilvl="0" w:tplc="D430E03A">
      <w:start w:val="1"/>
      <w:numFmt w:val="lowerLetter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DB91615"/>
    <w:multiLevelType w:val="hybridMultilevel"/>
    <w:tmpl w:val="C06475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EC72D9F"/>
    <w:multiLevelType w:val="hybridMultilevel"/>
    <w:tmpl w:val="98E62020"/>
    <w:lvl w:ilvl="0" w:tplc="CD2476EE">
      <w:start w:val="1"/>
      <w:numFmt w:val="decimal"/>
      <w:lvlText w:val="(%1)"/>
      <w:lvlJc w:val="left"/>
      <w:pPr>
        <w:ind w:left="1778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2498" w:hanging="360"/>
      </w:pPr>
    </w:lvl>
    <w:lvl w:ilvl="2" w:tplc="0409001B">
      <w:start w:val="1"/>
      <w:numFmt w:val="lowerRoman"/>
      <w:lvlText w:val="%3."/>
      <w:lvlJc w:val="right"/>
      <w:pPr>
        <w:ind w:left="3218" w:hanging="180"/>
      </w:pPr>
    </w:lvl>
    <w:lvl w:ilvl="3" w:tplc="0409000F">
      <w:start w:val="1"/>
      <w:numFmt w:val="decimal"/>
      <w:lvlText w:val="%4."/>
      <w:lvlJc w:val="left"/>
      <w:pPr>
        <w:ind w:left="3938" w:hanging="360"/>
      </w:pPr>
    </w:lvl>
    <w:lvl w:ilvl="4" w:tplc="04090019">
      <w:start w:val="1"/>
      <w:numFmt w:val="lowerLetter"/>
      <w:lvlText w:val="%5."/>
      <w:lvlJc w:val="left"/>
      <w:pPr>
        <w:ind w:left="4658" w:hanging="360"/>
      </w:pPr>
    </w:lvl>
    <w:lvl w:ilvl="5" w:tplc="0409001B">
      <w:start w:val="1"/>
      <w:numFmt w:val="lowerRoman"/>
      <w:lvlText w:val="%6."/>
      <w:lvlJc w:val="right"/>
      <w:pPr>
        <w:ind w:left="5378" w:hanging="180"/>
      </w:pPr>
    </w:lvl>
    <w:lvl w:ilvl="6" w:tplc="0409000F">
      <w:start w:val="1"/>
      <w:numFmt w:val="decimal"/>
      <w:lvlText w:val="%7."/>
      <w:lvlJc w:val="left"/>
      <w:pPr>
        <w:ind w:left="6098" w:hanging="360"/>
      </w:pPr>
    </w:lvl>
    <w:lvl w:ilvl="7" w:tplc="04090019">
      <w:start w:val="1"/>
      <w:numFmt w:val="lowerLetter"/>
      <w:lvlText w:val="%8."/>
      <w:lvlJc w:val="left"/>
      <w:pPr>
        <w:ind w:left="6818" w:hanging="360"/>
      </w:pPr>
    </w:lvl>
    <w:lvl w:ilvl="8" w:tplc="0409001B">
      <w:start w:val="1"/>
      <w:numFmt w:val="lowerRoman"/>
      <w:lvlText w:val="%9."/>
      <w:lvlJc w:val="right"/>
      <w:pPr>
        <w:ind w:left="7538" w:hanging="180"/>
      </w:pPr>
    </w:lvl>
  </w:abstractNum>
  <w:abstractNum w:abstractNumId="9">
    <w:nsid w:val="17C8079E"/>
    <w:multiLevelType w:val="hybridMultilevel"/>
    <w:tmpl w:val="A4224946"/>
    <w:lvl w:ilvl="0" w:tplc="64187A10">
      <w:start w:val="1"/>
      <w:numFmt w:val="lowerLetter"/>
      <w:lvlText w:val="(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0">
    <w:nsid w:val="18037093"/>
    <w:multiLevelType w:val="hybridMultilevel"/>
    <w:tmpl w:val="C110F9C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C0C40F2"/>
    <w:multiLevelType w:val="hybridMultilevel"/>
    <w:tmpl w:val="D2BAE48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1D370638"/>
    <w:multiLevelType w:val="hybridMultilevel"/>
    <w:tmpl w:val="A35CA8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D922ED9"/>
    <w:multiLevelType w:val="hybridMultilevel"/>
    <w:tmpl w:val="0D7E02B4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>
    <w:nsid w:val="1E8F17DE"/>
    <w:multiLevelType w:val="hybridMultilevel"/>
    <w:tmpl w:val="F73694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EAA2A49"/>
    <w:multiLevelType w:val="hybridMultilevel"/>
    <w:tmpl w:val="B936C872"/>
    <w:lvl w:ilvl="0" w:tplc="0409000F">
      <w:start w:val="1"/>
      <w:numFmt w:val="decimal"/>
      <w:lvlText w:val="%1."/>
      <w:lvlJc w:val="left"/>
      <w:pPr>
        <w:ind w:left="644" w:hanging="360"/>
      </w:pPr>
    </w:lvl>
    <w:lvl w:ilvl="1" w:tplc="04090019">
      <w:start w:val="1"/>
      <w:numFmt w:val="lowerLetter"/>
      <w:lvlText w:val="%2."/>
      <w:lvlJc w:val="left"/>
      <w:pPr>
        <w:ind w:left="1364" w:hanging="360"/>
      </w:pPr>
    </w:lvl>
    <w:lvl w:ilvl="2" w:tplc="0409001B">
      <w:start w:val="1"/>
      <w:numFmt w:val="lowerRoman"/>
      <w:lvlText w:val="%3."/>
      <w:lvlJc w:val="right"/>
      <w:pPr>
        <w:ind w:left="2084" w:hanging="180"/>
      </w:pPr>
    </w:lvl>
    <w:lvl w:ilvl="3" w:tplc="0409000F">
      <w:start w:val="1"/>
      <w:numFmt w:val="decimal"/>
      <w:lvlText w:val="%4."/>
      <w:lvlJc w:val="left"/>
      <w:pPr>
        <w:ind w:left="2804" w:hanging="360"/>
      </w:pPr>
    </w:lvl>
    <w:lvl w:ilvl="4" w:tplc="04090019">
      <w:start w:val="1"/>
      <w:numFmt w:val="lowerLetter"/>
      <w:lvlText w:val="%5."/>
      <w:lvlJc w:val="left"/>
      <w:pPr>
        <w:ind w:left="3524" w:hanging="360"/>
      </w:pPr>
    </w:lvl>
    <w:lvl w:ilvl="5" w:tplc="0409001B">
      <w:start w:val="1"/>
      <w:numFmt w:val="lowerRoman"/>
      <w:lvlText w:val="%6."/>
      <w:lvlJc w:val="right"/>
      <w:pPr>
        <w:ind w:left="4244" w:hanging="180"/>
      </w:pPr>
    </w:lvl>
    <w:lvl w:ilvl="6" w:tplc="0409000F">
      <w:start w:val="1"/>
      <w:numFmt w:val="decimal"/>
      <w:lvlText w:val="%7."/>
      <w:lvlJc w:val="left"/>
      <w:pPr>
        <w:ind w:left="4964" w:hanging="360"/>
      </w:pPr>
    </w:lvl>
    <w:lvl w:ilvl="7" w:tplc="04090019">
      <w:start w:val="1"/>
      <w:numFmt w:val="lowerLetter"/>
      <w:lvlText w:val="%8."/>
      <w:lvlJc w:val="left"/>
      <w:pPr>
        <w:ind w:left="5684" w:hanging="360"/>
      </w:pPr>
    </w:lvl>
    <w:lvl w:ilvl="8" w:tplc="0409001B">
      <w:start w:val="1"/>
      <w:numFmt w:val="lowerRoman"/>
      <w:lvlText w:val="%9."/>
      <w:lvlJc w:val="right"/>
      <w:pPr>
        <w:ind w:left="6404" w:hanging="180"/>
      </w:pPr>
    </w:lvl>
  </w:abstractNum>
  <w:abstractNum w:abstractNumId="16">
    <w:nsid w:val="1F315C08"/>
    <w:multiLevelType w:val="hybridMultilevel"/>
    <w:tmpl w:val="4BA45B8C"/>
    <w:lvl w:ilvl="0" w:tplc="400462AE">
      <w:start w:val="1"/>
      <w:numFmt w:val="decimal"/>
      <w:lvlText w:val="(%1)"/>
      <w:lvlJc w:val="left"/>
      <w:pPr>
        <w:ind w:left="1287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0409001B">
      <w:start w:val="1"/>
      <w:numFmt w:val="lowerRoman"/>
      <w:lvlText w:val="%3."/>
      <w:lvlJc w:val="right"/>
      <w:pPr>
        <w:ind w:left="2727" w:hanging="180"/>
      </w:pPr>
    </w:lvl>
    <w:lvl w:ilvl="3" w:tplc="0409000F">
      <w:start w:val="1"/>
      <w:numFmt w:val="decimal"/>
      <w:lvlText w:val="%4."/>
      <w:lvlJc w:val="left"/>
      <w:pPr>
        <w:ind w:left="3447" w:hanging="360"/>
      </w:pPr>
    </w:lvl>
    <w:lvl w:ilvl="4" w:tplc="04090019">
      <w:start w:val="1"/>
      <w:numFmt w:val="lowerLetter"/>
      <w:lvlText w:val="%5."/>
      <w:lvlJc w:val="left"/>
      <w:pPr>
        <w:ind w:left="4167" w:hanging="360"/>
      </w:pPr>
    </w:lvl>
    <w:lvl w:ilvl="5" w:tplc="0409001B">
      <w:start w:val="1"/>
      <w:numFmt w:val="lowerRoman"/>
      <w:lvlText w:val="%6."/>
      <w:lvlJc w:val="right"/>
      <w:pPr>
        <w:ind w:left="4887" w:hanging="180"/>
      </w:pPr>
    </w:lvl>
    <w:lvl w:ilvl="6" w:tplc="0409000F">
      <w:start w:val="1"/>
      <w:numFmt w:val="decimal"/>
      <w:lvlText w:val="%7."/>
      <w:lvlJc w:val="left"/>
      <w:pPr>
        <w:ind w:left="5607" w:hanging="360"/>
      </w:pPr>
    </w:lvl>
    <w:lvl w:ilvl="7" w:tplc="04090019">
      <w:start w:val="1"/>
      <w:numFmt w:val="lowerLetter"/>
      <w:lvlText w:val="%8."/>
      <w:lvlJc w:val="left"/>
      <w:pPr>
        <w:ind w:left="6327" w:hanging="360"/>
      </w:pPr>
    </w:lvl>
    <w:lvl w:ilvl="8" w:tplc="0409001B">
      <w:start w:val="1"/>
      <w:numFmt w:val="lowerRoman"/>
      <w:lvlText w:val="%9."/>
      <w:lvlJc w:val="right"/>
      <w:pPr>
        <w:ind w:left="7047" w:hanging="180"/>
      </w:pPr>
    </w:lvl>
  </w:abstractNum>
  <w:abstractNum w:abstractNumId="17">
    <w:nsid w:val="21E21DCA"/>
    <w:multiLevelType w:val="hybridMultilevel"/>
    <w:tmpl w:val="29E0E40A"/>
    <w:lvl w:ilvl="0" w:tplc="3620BFE4">
      <w:start w:val="1"/>
      <w:numFmt w:val="decimal"/>
      <w:lvlText w:val="(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8">
    <w:nsid w:val="268F763A"/>
    <w:multiLevelType w:val="hybridMultilevel"/>
    <w:tmpl w:val="1C928516"/>
    <w:lvl w:ilvl="0" w:tplc="FE06CD58">
      <w:start w:val="1"/>
      <w:numFmt w:val="decimal"/>
      <w:lvlText w:val="(%1)"/>
      <w:lvlJc w:val="left"/>
      <w:pPr>
        <w:ind w:left="1287" w:hanging="360"/>
      </w:pPr>
      <w:rPr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0409001B">
      <w:start w:val="1"/>
      <w:numFmt w:val="lowerRoman"/>
      <w:lvlText w:val="%3."/>
      <w:lvlJc w:val="right"/>
      <w:pPr>
        <w:ind w:left="2727" w:hanging="180"/>
      </w:pPr>
    </w:lvl>
    <w:lvl w:ilvl="3" w:tplc="0409000F">
      <w:start w:val="1"/>
      <w:numFmt w:val="decimal"/>
      <w:lvlText w:val="%4."/>
      <w:lvlJc w:val="left"/>
      <w:pPr>
        <w:ind w:left="3447" w:hanging="360"/>
      </w:pPr>
    </w:lvl>
    <w:lvl w:ilvl="4" w:tplc="04090019">
      <w:start w:val="1"/>
      <w:numFmt w:val="lowerLetter"/>
      <w:lvlText w:val="%5."/>
      <w:lvlJc w:val="left"/>
      <w:pPr>
        <w:ind w:left="4167" w:hanging="360"/>
      </w:pPr>
    </w:lvl>
    <w:lvl w:ilvl="5" w:tplc="0409001B">
      <w:start w:val="1"/>
      <w:numFmt w:val="lowerRoman"/>
      <w:lvlText w:val="%6."/>
      <w:lvlJc w:val="right"/>
      <w:pPr>
        <w:ind w:left="4887" w:hanging="180"/>
      </w:pPr>
    </w:lvl>
    <w:lvl w:ilvl="6" w:tplc="0409000F">
      <w:start w:val="1"/>
      <w:numFmt w:val="decimal"/>
      <w:lvlText w:val="%7."/>
      <w:lvlJc w:val="left"/>
      <w:pPr>
        <w:ind w:left="5607" w:hanging="360"/>
      </w:pPr>
    </w:lvl>
    <w:lvl w:ilvl="7" w:tplc="04090019">
      <w:start w:val="1"/>
      <w:numFmt w:val="lowerLetter"/>
      <w:lvlText w:val="%8."/>
      <w:lvlJc w:val="left"/>
      <w:pPr>
        <w:ind w:left="6327" w:hanging="360"/>
      </w:pPr>
    </w:lvl>
    <w:lvl w:ilvl="8" w:tplc="0409001B">
      <w:start w:val="1"/>
      <w:numFmt w:val="lowerRoman"/>
      <w:lvlText w:val="%9."/>
      <w:lvlJc w:val="right"/>
      <w:pPr>
        <w:ind w:left="7047" w:hanging="180"/>
      </w:pPr>
    </w:lvl>
  </w:abstractNum>
  <w:abstractNum w:abstractNumId="19">
    <w:nsid w:val="2B050FA3"/>
    <w:multiLevelType w:val="hybridMultilevel"/>
    <w:tmpl w:val="8CF8B1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C8356A0"/>
    <w:multiLevelType w:val="hybridMultilevel"/>
    <w:tmpl w:val="1D1C13E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2C963801"/>
    <w:multiLevelType w:val="hybridMultilevel"/>
    <w:tmpl w:val="037036A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3267804"/>
    <w:multiLevelType w:val="hybridMultilevel"/>
    <w:tmpl w:val="15B658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37E23B3"/>
    <w:multiLevelType w:val="hybridMultilevel"/>
    <w:tmpl w:val="C99A8CB6"/>
    <w:lvl w:ilvl="0" w:tplc="0CD0054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3D359C2"/>
    <w:multiLevelType w:val="hybridMultilevel"/>
    <w:tmpl w:val="8B7A3E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83B71AE"/>
    <w:multiLevelType w:val="hybridMultilevel"/>
    <w:tmpl w:val="F7E262BE"/>
    <w:lvl w:ilvl="0" w:tplc="5254D7D6">
      <w:start w:val="1"/>
      <w:numFmt w:val="upperLetter"/>
      <w:lvlText w:val="%1."/>
      <w:lvlJc w:val="left"/>
      <w:pPr>
        <w:ind w:left="360" w:hanging="360"/>
      </w:pPr>
      <w:rPr>
        <w:sz w:val="24"/>
      </w:rPr>
    </w:lvl>
    <w:lvl w:ilvl="1" w:tplc="7E284E0A">
      <w:start w:val="1"/>
      <w:numFmt w:val="lowerLetter"/>
      <w:lvlText w:val="%2."/>
      <w:lvlJc w:val="left"/>
      <w:pPr>
        <w:ind w:left="1080" w:hanging="360"/>
      </w:pPr>
      <w:rPr>
        <w:b/>
      </w:rPr>
    </w:lvl>
    <w:lvl w:ilvl="2" w:tplc="3620BFE4">
      <w:start w:val="1"/>
      <w:numFmt w:val="decimal"/>
      <w:lvlText w:val="(%3)"/>
      <w:lvlJc w:val="left"/>
      <w:pPr>
        <w:ind w:left="1980" w:hanging="36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26">
    <w:nsid w:val="39D30D1D"/>
    <w:multiLevelType w:val="hybridMultilevel"/>
    <w:tmpl w:val="99AA757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AD25A4A"/>
    <w:multiLevelType w:val="hybridMultilevel"/>
    <w:tmpl w:val="407E9CF4"/>
    <w:lvl w:ilvl="0" w:tplc="3620BFE4">
      <w:start w:val="1"/>
      <w:numFmt w:val="decimal"/>
      <w:lvlText w:val="(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8">
    <w:nsid w:val="3B014B04"/>
    <w:multiLevelType w:val="hybridMultilevel"/>
    <w:tmpl w:val="04EE5DB2"/>
    <w:lvl w:ilvl="0" w:tplc="3620BFE4">
      <w:start w:val="1"/>
      <w:numFmt w:val="decimal"/>
      <w:lvlText w:val="(%1)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29">
    <w:nsid w:val="3E7A0D9B"/>
    <w:multiLevelType w:val="hybridMultilevel"/>
    <w:tmpl w:val="3F2496A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5AE70B8"/>
    <w:multiLevelType w:val="hybridMultilevel"/>
    <w:tmpl w:val="E9ECBC4E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1">
    <w:nsid w:val="46AC69CC"/>
    <w:multiLevelType w:val="hybridMultilevel"/>
    <w:tmpl w:val="1AE88FA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6E80535"/>
    <w:multiLevelType w:val="hybridMultilevel"/>
    <w:tmpl w:val="D7509AA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70E2EF3"/>
    <w:multiLevelType w:val="hybridMultilevel"/>
    <w:tmpl w:val="EB40B5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48936DE4"/>
    <w:multiLevelType w:val="hybridMultilevel"/>
    <w:tmpl w:val="1DB406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4C2D13ED"/>
    <w:multiLevelType w:val="hybridMultilevel"/>
    <w:tmpl w:val="9F086534"/>
    <w:lvl w:ilvl="0" w:tplc="64187A10">
      <w:start w:val="1"/>
      <w:numFmt w:val="lowerLetter"/>
      <w:lvlText w:val="(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4E9B5E28"/>
    <w:multiLevelType w:val="hybridMultilevel"/>
    <w:tmpl w:val="8E142650"/>
    <w:lvl w:ilvl="0" w:tplc="1AC8E1F6">
      <w:start w:val="1"/>
      <w:numFmt w:val="decimal"/>
      <w:lvlText w:val="(%1)"/>
      <w:lvlJc w:val="left"/>
      <w:pPr>
        <w:ind w:left="1363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2083" w:hanging="360"/>
      </w:pPr>
    </w:lvl>
    <w:lvl w:ilvl="2" w:tplc="0409001B">
      <w:start w:val="1"/>
      <w:numFmt w:val="lowerRoman"/>
      <w:lvlText w:val="%3."/>
      <w:lvlJc w:val="right"/>
      <w:pPr>
        <w:ind w:left="2803" w:hanging="180"/>
      </w:pPr>
    </w:lvl>
    <w:lvl w:ilvl="3" w:tplc="0409000F">
      <w:start w:val="1"/>
      <w:numFmt w:val="decimal"/>
      <w:lvlText w:val="%4."/>
      <w:lvlJc w:val="left"/>
      <w:pPr>
        <w:ind w:left="3523" w:hanging="360"/>
      </w:pPr>
    </w:lvl>
    <w:lvl w:ilvl="4" w:tplc="04090019">
      <w:start w:val="1"/>
      <w:numFmt w:val="lowerLetter"/>
      <w:lvlText w:val="%5."/>
      <w:lvlJc w:val="left"/>
      <w:pPr>
        <w:ind w:left="4243" w:hanging="360"/>
      </w:pPr>
    </w:lvl>
    <w:lvl w:ilvl="5" w:tplc="0409001B">
      <w:start w:val="1"/>
      <w:numFmt w:val="lowerRoman"/>
      <w:lvlText w:val="%6."/>
      <w:lvlJc w:val="right"/>
      <w:pPr>
        <w:ind w:left="4963" w:hanging="180"/>
      </w:pPr>
    </w:lvl>
    <w:lvl w:ilvl="6" w:tplc="0409000F">
      <w:start w:val="1"/>
      <w:numFmt w:val="decimal"/>
      <w:lvlText w:val="%7."/>
      <w:lvlJc w:val="left"/>
      <w:pPr>
        <w:ind w:left="5683" w:hanging="360"/>
      </w:pPr>
    </w:lvl>
    <w:lvl w:ilvl="7" w:tplc="04090019">
      <w:start w:val="1"/>
      <w:numFmt w:val="lowerLetter"/>
      <w:lvlText w:val="%8."/>
      <w:lvlJc w:val="left"/>
      <w:pPr>
        <w:ind w:left="6403" w:hanging="360"/>
      </w:pPr>
    </w:lvl>
    <w:lvl w:ilvl="8" w:tplc="0409001B">
      <w:start w:val="1"/>
      <w:numFmt w:val="lowerRoman"/>
      <w:lvlText w:val="%9."/>
      <w:lvlJc w:val="right"/>
      <w:pPr>
        <w:ind w:left="7123" w:hanging="180"/>
      </w:pPr>
    </w:lvl>
  </w:abstractNum>
  <w:abstractNum w:abstractNumId="37">
    <w:nsid w:val="549D4E7C"/>
    <w:multiLevelType w:val="hybridMultilevel"/>
    <w:tmpl w:val="DF5A2BEE"/>
    <w:lvl w:ilvl="0" w:tplc="D3C26858">
      <w:start w:val="1"/>
      <w:numFmt w:val="decimal"/>
      <w:lvlText w:val="(%1)"/>
      <w:lvlJc w:val="left"/>
      <w:pPr>
        <w:ind w:left="1363" w:hanging="360"/>
      </w:pPr>
    </w:lvl>
    <w:lvl w:ilvl="1" w:tplc="04090019">
      <w:start w:val="1"/>
      <w:numFmt w:val="lowerLetter"/>
      <w:lvlText w:val="%2."/>
      <w:lvlJc w:val="left"/>
      <w:pPr>
        <w:ind w:left="2083" w:hanging="360"/>
      </w:pPr>
    </w:lvl>
    <w:lvl w:ilvl="2" w:tplc="0409001B">
      <w:start w:val="1"/>
      <w:numFmt w:val="lowerRoman"/>
      <w:lvlText w:val="%3."/>
      <w:lvlJc w:val="right"/>
      <w:pPr>
        <w:ind w:left="2803" w:hanging="180"/>
      </w:pPr>
    </w:lvl>
    <w:lvl w:ilvl="3" w:tplc="0409000F">
      <w:start w:val="1"/>
      <w:numFmt w:val="decimal"/>
      <w:lvlText w:val="%4."/>
      <w:lvlJc w:val="left"/>
      <w:pPr>
        <w:ind w:left="3523" w:hanging="360"/>
      </w:pPr>
    </w:lvl>
    <w:lvl w:ilvl="4" w:tplc="04090019">
      <w:start w:val="1"/>
      <w:numFmt w:val="lowerLetter"/>
      <w:lvlText w:val="%5."/>
      <w:lvlJc w:val="left"/>
      <w:pPr>
        <w:ind w:left="4243" w:hanging="360"/>
      </w:pPr>
    </w:lvl>
    <w:lvl w:ilvl="5" w:tplc="0409001B">
      <w:start w:val="1"/>
      <w:numFmt w:val="lowerRoman"/>
      <w:lvlText w:val="%6."/>
      <w:lvlJc w:val="right"/>
      <w:pPr>
        <w:ind w:left="4963" w:hanging="180"/>
      </w:pPr>
    </w:lvl>
    <w:lvl w:ilvl="6" w:tplc="0409000F">
      <w:start w:val="1"/>
      <w:numFmt w:val="decimal"/>
      <w:lvlText w:val="%7."/>
      <w:lvlJc w:val="left"/>
      <w:pPr>
        <w:ind w:left="5683" w:hanging="360"/>
      </w:pPr>
    </w:lvl>
    <w:lvl w:ilvl="7" w:tplc="04090019">
      <w:start w:val="1"/>
      <w:numFmt w:val="lowerLetter"/>
      <w:lvlText w:val="%8."/>
      <w:lvlJc w:val="left"/>
      <w:pPr>
        <w:ind w:left="6403" w:hanging="360"/>
      </w:pPr>
    </w:lvl>
    <w:lvl w:ilvl="8" w:tplc="0409001B">
      <w:start w:val="1"/>
      <w:numFmt w:val="lowerRoman"/>
      <w:lvlText w:val="%9."/>
      <w:lvlJc w:val="right"/>
      <w:pPr>
        <w:ind w:left="7123" w:hanging="180"/>
      </w:pPr>
    </w:lvl>
  </w:abstractNum>
  <w:abstractNum w:abstractNumId="38">
    <w:nsid w:val="5708265F"/>
    <w:multiLevelType w:val="hybridMultilevel"/>
    <w:tmpl w:val="B2CCDF3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59443FC7"/>
    <w:multiLevelType w:val="hybridMultilevel"/>
    <w:tmpl w:val="888E1CF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92D0BD26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5BB45613"/>
    <w:multiLevelType w:val="hybridMultilevel"/>
    <w:tmpl w:val="A1DADA6A"/>
    <w:lvl w:ilvl="0" w:tplc="3620BFE4">
      <w:start w:val="1"/>
      <w:numFmt w:val="decimal"/>
      <w:lvlText w:val="(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1">
    <w:nsid w:val="5E9720A8"/>
    <w:multiLevelType w:val="hybridMultilevel"/>
    <w:tmpl w:val="76D655EE"/>
    <w:lvl w:ilvl="0" w:tplc="64187A10">
      <w:start w:val="1"/>
      <w:numFmt w:val="lowerLetter"/>
      <w:lvlText w:val="(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42">
    <w:nsid w:val="5EDC74AE"/>
    <w:multiLevelType w:val="hybridMultilevel"/>
    <w:tmpl w:val="3B4C6276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6588511D"/>
    <w:multiLevelType w:val="hybridMultilevel"/>
    <w:tmpl w:val="E18EC9F2"/>
    <w:lvl w:ilvl="0" w:tplc="3620BFE4">
      <w:start w:val="1"/>
      <w:numFmt w:val="decimal"/>
      <w:lvlText w:val="(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4">
    <w:nsid w:val="663268B9"/>
    <w:multiLevelType w:val="hybridMultilevel"/>
    <w:tmpl w:val="A2A669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>
    <w:nsid w:val="73013869"/>
    <w:multiLevelType w:val="hybridMultilevel"/>
    <w:tmpl w:val="F9BC5DD8"/>
    <w:lvl w:ilvl="0" w:tplc="AE7A3236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51C76E3"/>
    <w:multiLevelType w:val="hybridMultilevel"/>
    <w:tmpl w:val="CC8EEC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A637A33"/>
    <w:multiLevelType w:val="hybridMultilevel"/>
    <w:tmpl w:val="40C4EEA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C1C0B35"/>
    <w:multiLevelType w:val="hybridMultilevel"/>
    <w:tmpl w:val="0CDCB40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CBB63FF"/>
    <w:multiLevelType w:val="hybridMultilevel"/>
    <w:tmpl w:val="ED4E4AF8"/>
    <w:lvl w:ilvl="0" w:tplc="C0E24198">
      <w:start w:val="1"/>
      <w:numFmt w:val="lowerLetter"/>
      <w:lvlText w:val="(%1)"/>
      <w:lvlJc w:val="left"/>
      <w:pPr>
        <w:ind w:left="1794" w:hanging="360"/>
      </w:pPr>
    </w:lvl>
    <w:lvl w:ilvl="1" w:tplc="04090019">
      <w:start w:val="1"/>
      <w:numFmt w:val="lowerLetter"/>
      <w:lvlText w:val="%2."/>
      <w:lvlJc w:val="left"/>
      <w:pPr>
        <w:ind w:left="2514" w:hanging="360"/>
      </w:pPr>
    </w:lvl>
    <w:lvl w:ilvl="2" w:tplc="0409001B">
      <w:start w:val="1"/>
      <w:numFmt w:val="lowerRoman"/>
      <w:lvlText w:val="%3."/>
      <w:lvlJc w:val="right"/>
      <w:pPr>
        <w:ind w:left="3234" w:hanging="180"/>
      </w:pPr>
    </w:lvl>
    <w:lvl w:ilvl="3" w:tplc="0409000F">
      <w:start w:val="1"/>
      <w:numFmt w:val="decimal"/>
      <w:lvlText w:val="%4."/>
      <w:lvlJc w:val="left"/>
      <w:pPr>
        <w:ind w:left="3954" w:hanging="360"/>
      </w:pPr>
    </w:lvl>
    <w:lvl w:ilvl="4" w:tplc="04090019">
      <w:start w:val="1"/>
      <w:numFmt w:val="lowerLetter"/>
      <w:lvlText w:val="%5."/>
      <w:lvlJc w:val="left"/>
      <w:pPr>
        <w:ind w:left="4674" w:hanging="360"/>
      </w:pPr>
    </w:lvl>
    <w:lvl w:ilvl="5" w:tplc="0409001B">
      <w:start w:val="1"/>
      <w:numFmt w:val="lowerRoman"/>
      <w:lvlText w:val="%6."/>
      <w:lvlJc w:val="right"/>
      <w:pPr>
        <w:ind w:left="5394" w:hanging="180"/>
      </w:pPr>
    </w:lvl>
    <w:lvl w:ilvl="6" w:tplc="0409000F">
      <w:start w:val="1"/>
      <w:numFmt w:val="decimal"/>
      <w:lvlText w:val="%7."/>
      <w:lvlJc w:val="left"/>
      <w:pPr>
        <w:ind w:left="6114" w:hanging="360"/>
      </w:pPr>
    </w:lvl>
    <w:lvl w:ilvl="7" w:tplc="04090019">
      <w:start w:val="1"/>
      <w:numFmt w:val="lowerLetter"/>
      <w:lvlText w:val="%8."/>
      <w:lvlJc w:val="left"/>
      <w:pPr>
        <w:ind w:left="6834" w:hanging="360"/>
      </w:pPr>
    </w:lvl>
    <w:lvl w:ilvl="8" w:tplc="0409001B">
      <w:start w:val="1"/>
      <w:numFmt w:val="lowerRoman"/>
      <w:lvlText w:val="%9."/>
      <w:lvlJc w:val="right"/>
      <w:pPr>
        <w:ind w:left="7554" w:hanging="180"/>
      </w:pPr>
    </w:lvl>
  </w:abstractNum>
  <w:abstractNum w:abstractNumId="50">
    <w:nsid w:val="7F0D733F"/>
    <w:multiLevelType w:val="hybridMultilevel"/>
    <w:tmpl w:val="649AC3A8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1">
    <w:nsid w:val="7F384F55"/>
    <w:multiLevelType w:val="hybridMultilevel"/>
    <w:tmpl w:val="B3E017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20"/>
  </w:num>
  <w:num w:numId="3">
    <w:abstractNumId w:val="7"/>
  </w:num>
  <w:num w:numId="4">
    <w:abstractNumId w:val="12"/>
  </w:num>
  <w:num w:numId="5">
    <w:abstractNumId w:val="33"/>
  </w:num>
  <w:num w:numId="6">
    <w:abstractNumId w:val="25"/>
  </w:num>
  <w:num w:numId="7">
    <w:abstractNumId w:val="4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6"/>
  </w:num>
  <w:num w:numId="10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44"/>
  </w:num>
  <w:num w:numId="14">
    <w:abstractNumId w:val="48"/>
  </w:num>
  <w:num w:numId="15">
    <w:abstractNumId w:val="31"/>
  </w:num>
  <w:num w:numId="16">
    <w:abstractNumId w:val="24"/>
  </w:num>
  <w:num w:numId="17">
    <w:abstractNumId w:val="29"/>
  </w:num>
  <w:num w:numId="18">
    <w:abstractNumId w:val="0"/>
  </w:num>
  <w:num w:numId="19">
    <w:abstractNumId w:val="10"/>
  </w:num>
  <w:num w:numId="20">
    <w:abstractNumId w:val="46"/>
  </w:num>
  <w:num w:numId="21">
    <w:abstractNumId w:val="6"/>
  </w:num>
  <w:num w:numId="22">
    <w:abstractNumId w:val="15"/>
  </w:num>
  <w:num w:numId="23">
    <w:abstractNumId w:val="19"/>
  </w:num>
  <w:num w:numId="24">
    <w:abstractNumId w:val="22"/>
  </w:num>
  <w:num w:numId="25">
    <w:abstractNumId w:val="30"/>
  </w:num>
  <w:num w:numId="26">
    <w:abstractNumId w:val="21"/>
  </w:num>
  <w:num w:numId="27">
    <w:abstractNumId w:val="34"/>
  </w:num>
  <w:num w:numId="28">
    <w:abstractNumId w:val="38"/>
  </w:num>
  <w:num w:numId="29">
    <w:abstractNumId w:val="51"/>
  </w:num>
  <w:num w:numId="30">
    <w:abstractNumId w:val="39"/>
  </w:num>
  <w:num w:numId="31">
    <w:abstractNumId w:val="4"/>
  </w:num>
  <w:num w:numId="32">
    <w:abstractNumId w:val="50"/>
  </w:num>
  <w:num w:numId="33">
    <w:abstractNumId w:val="47"/>
  </w:num>
  <w:num w:numId="34">
    <w:abstractNumId w:val="23"/>
  </w:num>
  <w:num w:numId="35">
    <w:abstractNumId w:val="45"/>
  </w:num>
  <w:num w:numId="36">
    <w:abstractNumId w:val="32"/>
  </w:num>
  <w:num w:numId="37">
    <w:abstractNumId w:val="26"/>
  </w:num>
  <w:num w:numId="38">
    <w:abstractNumId w:val="42"/>
  </w:num>
  <w:num w:numId="39">
    <w:abstractNumId w:val="13"/>
  </w:num>
  <w:num w:numId="40">
    <w:abstractNumId w:val="28"/>
  </w:num>
  <w:num w:numId="41">
    <w:abstractNumId w:val="17"/>
  </w:num>
  <w:num w:numId="42">
    <w:abstractNumId w:val="35"/>
  </w:num>
  <w:num w:numId="43">
    <w:abstractNumId w:val="1"/>
  </w:num>
  <w:num w:numId="44">
    <w:abstractNumId w:val="3"/>
  </w:num>
  <w:num w:numId="45">
    <w:abstractNumId w:val="2"/>
  </w:num>
  <w:num w:numId="46">
    <w:abstractNumId w:val="43"/>
  </w:num>
  <w:num w:numId="47">
    <w:abstractNumId w:val="41"/>
  </w:num>
  <w:num w:numId="48">
    <w:abstractNumId w:val="27"/>
  </w:num>
  <w:num w:numId="49">
    <w:abstractNumId w:val="9"/>
  </w:num>
  <w:num w:numId="50">
    <w:abstractNumId w:val="40"/>
  </w:num>
  <w:num w:numId="51">
    <w:abstractNumId w:val="5"/>
  </w:num>
  <w:num w:numId="52">
    <w:abstractNumId w:val="14"/>
  </w:num>
  <w:numIdMacAtCleanup w:val="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92EC5"/>
    <w:rsid w:val="00000195"/>
    <w:rsid w:val="00000CCC"/>
    <w:rsid w:val="00001F00"/>
    <w:rsid w:val="000026E9"/>
    <w:rsid w:val="0001406E"/>
    <w:rsid w:val="000213CA"/>
    <w:rsid w:val="00026283"/>
    <w:rsid w:val="00031614"/>
    <w:rsid w:val="0003498D"/>
    <w:rsid w:val="000415C5"/>
    <w:rsid w:val="00041717"/>
    <w:rsid w:val="00046C46"/>
    <w:rsid w:val="00056A92"/>
    <w:rsid w:val="000628D2"/>
    <w:rsid w:val="000639CC"/>
    <w:rsid w:val="00064DD0"/>
    <w:rsid w:val="000733CE"/>
    <w:rsid w:val="00077280"/>
    <w:rsid w:val="0007732B"/>
    <w:rsid w:val="000829E6"/>
    <w:rsid w:val="00084D6F"/>
    <w:rsid w:val="00087EE7"/>
    <w:rsid w:val="000A12E7"/>
    <w:rsid w:val="000A3A01"/>
    <w:rsid w:val="000A491C"/>
    <w:rsid w:val="000A4DBC"/>
    <w:rsid w:val="000B0156"/>
    <w:rsid w:val="000B0A78"/>
    <w:rsid w:val="000B0CB4"/>
    <w:rsid w:val="000B4C15"/>
    <w:rsid w:val="000C0784"/>
    <w:rsid w:val="000C70DE"/>
    <w:rsid w:val="000E23EA"/>
    <w:rsid w:val="000E43C3"/>
    <w:rsid w:val="000E48A5"/>
    <w:rsid w:val="000F2CEB"/>
    <w:rsid w:val="000F7639"/>
    <w:rsid w:val="00106EC0"/>
    <w:rsid w:val="00107099"/>
    <w:rsid w:val="00112D86"/>
    <w:rsid w:val="0011391A"/>
    <w:rsid w:val="00115F31"/>
    <w:rsid w:val="00121D3B"/>
    <w:rsid w:val="00121F96"/>
    <w:rsid w:val="001226EC"/>
    <w:rsid w:val="00124662"/>
    <w:rsid w:val="0012543C"/>
    <w:rsid w:val="00130507"/>
    <w:rsid w:val="00132C97"/>
    <w:rsid w:val="001361F7"/>
    <w:rsid w:val="001414D9"/>
    <w:rsid w:val="0014301B"/>
    <w:rsid w:val="00152371"/>
    <w:rsid w:val="0015332E"/>
    <w:rsid w:val="0015514E"/>
    <w:rsid w:val="00155867"/>
    <w:rsid w:val="00160F47"/>
    <w:rsid w:val="0016462D"/>
    <w:rsid w:val="00166EDF"/>
    <w:rsid w:val="0016714D"/>
    <w:rsid w:val="00172106"/>
    <w:rsid w:val="001778EE"/>
    <w:rsid w:val="001810FD"/>
    <w:rsid w:val="00184D94"/>
    <w:rsid w:val="00190A38"/>
    <w:rsid w:val="00194620"/>
    <w:rsid w:val="0019547E"/>
    <w:rsid w:val="001B0E62"/>
    <w:rsid w:val="001B4EF5"/>
    <w:rsid w:val="001B5D8D"/>
    <w:rsid w:val="001B7344"/>
    <w:rsid w:val="001C580E"/>
    <w:rsid w:val="001C5B34"/>
    <w:rsid w:val="001D0A7A"/>
    <w:rsid w:val="001D5347"/>
    <w:rsid w:val="001E02AD"/>
    <w:rsid w:val="001E130E"/>
    <w:rsid w:val="001E2BED"/>
    <w:rsid w:val="001F0574"/>
    <w:rsid w:val="001F123C"/>
    <w:rsid w:val="001F1D57"/>
    <w:rsid w:val="001F2CB4"/>
    <w:rsid w:val="001F2EE8"/>
    <w:rsid w:val="001F349D"/>
    <w:rsid w:val="001F3BF5"/>
    <w:rsid w:val="001F65F4"/>
    <w:rsid w:val="001F6D1C"/>
    <w:rsid w:val="00201555"/>
    <w:rsid w:val="00201A83"/>
    <w:rsid w:val="002036F9"/>
    <w:rsid w:val="00206392"/>
    <w:rsid w:val="002077CA"/>
    <w:rsid w:val="00212750"/>
    <w:rsid w:val="00212D64"/>
    <w:rsid w:val="00226771"/>
    <w:rsid w:val="00230EDE"/>
    <w:rsid w:val="00235D02"/>
    <w:rsid w:val="0024607A"/>
    <w:rsid w:val="002468D6"/>
    <w:rsid w:val="00251F7E"/>
    <w:rsid w:val="00257960"/>
    <w:rsid w:val="00260674"/>
    <w:rsid w:val="002606B8"/>
    <w:rsid w:val="0026215D"/>
    <w:rsid w:val="00267D01"/>
    <w:rsid w:val="00272DBD"/>
    <w:rsid w:val="002861F4"/>
    <w:rsid w:val="00290EDB"/>
    <w:rsid w:val="00295DDB"/>
    <w:rsid w:val="00297F15"/>
    <w:rsid w:val="002A4FDA"/>
    <w:rsid w:val="002A5DEF"/>
    <w:rsid w:val="002B0782"/>
    <w:rsid w:val="002B3587"/>
    <w:rsid w:val="002B7D47"/>
    <w:rsid w:val="002C2D93"/>
    <w:rsid w:val="002C5D8E"/>
    <w:rsid w:val="002D02B8"/>
    <w:rsid w:val="002D0C08"/>
    <w:rsid w:val="002E4B7B"/>
    <w:rsid w:val="002E52CF"/>
    <w:rsid w:val="002E5319"/>
    <w:rsid w:val="002F21A1"/>
    <w:rsid w:val="002F62C1"/>
    <w:rsid w:val="00302D28"/>
    <w:rsid w:val="00302D50"/>
    <w:rsid w:val="003064C3"/>
    <w:rsid w:val="00307EED"/>
    <w:rsid w:val="0031265D"/>
    <w:rsid w:val="003304CF"/>
    <w:rsid w:val="00335BAB"/>
    <w:rsid w:val="0034002E"/>
    <w:rsid w:val="00345408"/>
    <w:rsid w:val="0034770E"/>
    <w:rsid w:val="00353D64"/>
    <w:rsid w:val="0035423B"/>
    <w:rsid w:val="00354A6E"/>
    <w:rsid w:val="00360F80"/>
    <w:rsid w:val="003611A3"/>
    <w:rsid w:val="00362B2A"/>
    <w:rsid w:val="00362FA3"/>
    <w:rsid w:val="0036608C"/>
    <w:rsid w:val="00367578"/>
    <w:rsid w:val="00367A95"/>
    <w:rsid w:val="003702FD"/>
    <w:rsid w:val="0038216C"/>
    <w:rsid w:val="003840CD"/>
    <w:rsid w:val="003842B3"/>
    <w:rsid w:val="0039260D"/>
    <w:rsid w:val="003A1499"/>
    <w:rsid w:val="003A2627"/>
    <w:rsid w:val="003A7A96"/>
    <w:rsid w:val="003B21C3"/>
    <w:rsid w:val="003B406B"/>
    <w:rsid w:val="003B67BC"/>
    <w:rsid w:val="003C077C"/>
    <w:rsid w:val="003C448D"/>
    <w:rsid w:val="003D161C"/>
    <w:rsid w:val="003D5CFD"/>
    <w:rsid w:val="003D61FE"/>
    <w:rsid w:val="003E1474"/>
    <w:rsid w:val="003E1B18"/>
    <w:rsid w:val="003E2A26"/>
    <w:rsid w:val="003E499A"/>
    <w:rsid w:val="004064F2"/>
    <w:rsid w:val="00407069"/>
    <w:rsid w:val="004206D7"/>
    <w:rsid w:val="00422A2A"/>
    <w:rsid w:val="00422BB9"/>
    <w:rsid w:val="00427752"/>
    <w:rsid w:val="004278E5"/>
    <w:rsid w:val="00427E6A"/>
    <w:rsid w:val="0043546D"/>
    <w:rsid w:val="00436A09"/>
    <w:rsid w:val="004447E6"/>
    <w:rsid w:val="00450F13"/>
    <w:rsid w:val="00456747"/>
    <w:rsid w:val="00456A8B"/>
    <w:rsid w:val="00463E29"/>
    <w:rsid w:val="00471028"/>
    <w:rsid w:val="0047105D"/>
    <w:rsid w:val="00471411"/>
    <w:rsid w:val="00473557"/>
    <w:rsid w:val="004736B5"/>
    <w:rsid w:val="004742E7"/>
    <w:rsid w:val="00476145"/>
    <w:rsid w:val="0047795C"/>
    <w:rsid w:val="00481414"/>
    <w:rsid w:val="004831EC"/>
    <w:rsid w:val="00483201"/>
    <w:rsid w:val="00485136"/>
    <w:rsid w:val="00491CC0"/>
    <w:rsid w:val="0049613E"/>
    <w:rsid w:val="00497572"/>
    <w:rsid w:val="004A0D79"/>
    <w:rsid w:val="004A4290"/>
    <w:rsid w:val="004A4332"/>
    <w:rsid w:val="004A613E"/>
    <w:rsid w:val="004B3D57"/>
    <w:rsid w:val="004B43D4"/>
    <w:rsid w:val="004B7027"/>
    <w:rsid w:val="004C06C2"/>
    <w:rsid w:val="004C2CAB"/>
    <w:rsid w:val="004C403E"/>
    <w:rsid w:val="004D123F"/>
    <w:rsid w:val="004D66C3"/>
    <w:rsid w:val="004D6E1B"/>
    <w:rsid w:val="004E1165"/>
    <w:rsid w:val="004E53DF"/>
    <w:rsid w:val="004E7FF6"/>
    <w:rsid w:val="004F0EBC"/>
    <w:rsid w:val="004F7B6B"/>
    <w:rsid w:val="00500500"/>
    <w:rsid w:val="00504146"/>
    <w:rsid w:val="00512322"/>
    <w:rsid w:val="005165D2"/>
    <w:rsid w:val="005217DB"/>
    <w:rsid w:val="005257AD"/>
    <w:rsid w:val="00527034"/>
    <w:rsid w:val="005312A8"/>
    <w:rsid w:val="00540AF8"/>
    <w:rsid w:val="00540B1F"/>
    <w:rsid w:val="00541642"/>
    <w:rsid w:val="0054608B"/>
    <w:rsid w:val="00560328"/>
    <w:rsid w:val="00560EC6"/>
    <w:rsid w:val="00561381"/>
    <w:rsid w:val="00572CCC"/>
    <w:rsid w:val="005831E0"/>
    <w:rsid w:val="00584017"/>
    <w:rsid w:val="00584050"/>
    <w:rsid w:val="00592613"/>
    <w:rsid w:val="0059326B"/>
    <w:rsid w:val="00593CF8"/>
    <w:rsid w:val="005A24A6"/>
    <w:rsid w:val="005A4C26"/>
    <w:rsid w:val="005A5368"/>
    <w:rsid w:val="005A74FA"/>
    <w:rsid w:val="005B4303"/>
    <w:rsid w:val="005C349F"/>
    <w:rsid w:val="005C4721"/>
    <w:rsid w:val="005C6539"/>
    <w:rsid w:val="005D7E85"/>
    <w:rsid w:val="005E6DB4"/>
    <w:rsid w:val="005F384C"/>
    <w:rsid w:val="005F3FA2"/>
    <w:rsid w:val="005F61B1"/>
    <w:rsid w:val="005F6374"/>
    <w:rsid w:val="00603BE1"/>
    <w:rsid w:val="00604D76"/>
    <w:rsid w:val="0060511D"/>
    <w:rsid w:val="00607EAD"/>
    <w:rsid w:val="00613A89"/>
    <w:rsid w:val="00614C25"/>
    <w:rsid w:val="00623B00"/>
    <w:rsid w:val="00645395"/>
    <w:rsid w:val="006455BB"/>
    <w:rsid w:val="0066252C"/>
    <w:rsid w:val="00667BAF"/>
    <w:rsid w:val="0067317B"/>
    <w:rsid w:val="006775F8"/>
    <w:rsid w:val="00680624"/>
    <w:rsid w:val="00684139"/>
    <w:rsid w:val="00686EEE"/>
    <w:rsid w:val="00693CEA"/>
    <w:rsid w:val="006A5C0F"/>
    <w:rsid w:val="006A72B0"/>
    <w:rsid w:val="006B0F00"/>
    <w:rsid w:val="006B6E2B"/>
    <w:rsid w:val="006C36DA"/>
    <w:rsid w:val="006C3DEA"/>
    <w:rsid w:val="006C4172"/>
    <w:rsid w:val="006D1A0E"/>
    <w:rsid w:val="006D542A"/>
    <w:rsid w:val="006D58C5"/>
    <w:rsid w:val="006D64CE"/>
    <w:rsid w:val="006D72A4"/>
    <w:rsid w:val="006E20E3"/>
    <w:rsid w:val="006E7910"/>
    <w:rsid w:val="006F1897"/>
    <w:rsid w:val="006F3745"/>
    <w:rsid w:val="006F4393"/>
    <w:rsid w:val="006F59DC"/>
    <w:rsid w:val="006F6F14"/>
    <w:rsid w:val="0070321B"/>
    <w:rsid w:val="0070597A"/>
    <w:rsid w:val="00706698"/>
    <w:rsid w:val="00711982"/>
    <w:rsid w:val="007132C6"/>
    <w:rsid w:val="00716315"/>
    <w:rsid w:val="00720325"/>
    <w:rsid w:val="00720BA9"/>
    <w:rsid w:val="00721598"/>
    <w:rsid w:val="00722ABF"/>
    <w:rsid w:val="00723BE6"/>
    <w:rsid w:val="007464AB"/>
    <w:rsid w:val="00747EDC"/>
    <w:rsid w:val="0075462D"/>
    <w:rsid w:val="00754F4C"/>
    <w:rsid w:val="007566AE"/>
    <w:rsid w:val="00757948"/>
    <w:rsid w:val="00761A82"/>
    <w:rsid w:val="00761B1E"/>
    <w:rsid w:val="00762F7D"/>
    <w:rsid w:val="0077277A"/>
    <w:rsid w:val="00775E41"/>
    <w:rsid w:val="00784413"/>
    <w:rsid w:val="007919A6"/>
    <w:rsid w:val="00794C9C"/>
    <w:rsid w:val="00795ECE"/>
    <w:rsid w:val="00797306"/>
    <w:rsid w:val="007A354D"/>
    <w:rsid w:val="007A3B5E"/>
    <w:rsid w:val="007B3CF1"/>
    <w:rsid w:val="007B473A"/>
    <w:rsid w:val="007B6683"/>
    <w:rsid w:val="007C2FD2"/>
    <w:rsid w:val="007C6551"/>
    <w:rsid w:val="007D77F0"/>
    <w:rsid w:val="007E078C"/>
    <w:rsid w:val="007E295B"/>
    <w:rsid w:val="007E3D86"/>
    <w:rsid w:val="007E619A"/>
    <w:rsid w:val="007F0DB1"/>
    <w:rsid w:val="007F5A59"/>
    <w:rsid w:val="007F786E"/>
    <w:rsid w:val="00806562"/>
    <w:rsid w:val="00806F93"/>
    <w:rsid w:val="008102C4"/>
    <w:rsid w:val="00812543"/>
    <w:rsid w:val="00817412"/>
    <w:rsid w:val="0082104F"/>
    <w:rsid w:val="00831C86"/>
    <w:rsid w:val="00836F33"/>
    <w:rsid w:val="00840EA0"/>
    <w:rsid w:val="008454E2"/>
    <w:rsid w:val="00851A50"/>
    <w:rsid w:val="00861B21"/>
    <w:rsid w:val="00861C9E"/>
    <w:rsid w:val="00874BEC"/>
    <w:rsid w:val="00877474"/>
    <w:rsid w:val="00884519"/>
    <w:rsid w:val="00890532"/>
    <w:rsid w:val="008A32F6"/>
    <w:rsid w:val="008A42BB"/>
    <w:rsid w:val="008B4283"/>
    <w:rsid w:val="008B5372"/>
    <w:rsid w:val="008B5B06"/>
    <w:rsid w:val="008B60DD"/>
    <w:rsid w:val="008B76EC"/>
    <w:rsid w:val="008C1723"/>
    <w:rsid w:val="008C3A08"/>
    <w:rsid w:val="008C3D89"/>
    <w:rsid w:val="008C5118"/>
    <w:rsid w:val="008C51D7"/>
    <w:rsid w:val="008C5CFE"/>
    <w:rsid w:val="008D1C73"/>
    <w:rsid w:val="008D4EA9"/>
    <w:rsid w:val="008E06F5"/>
    <w:rsid w:val="008E2EE6"/>
    <w:rsid w:val="008E5568"/>
    <w:rsid w:val="008E7AE0"/>
    <w:rsid w:val="008F57AF"/>
    <w:rsid w:val="008F6FDA"/>
    <w:rsid w:val="00903821"/>
    <w:rsid w:val="00903AD5"/>
    <w:rsid w:val="00906E9E"/>
    <w:rsid w:val="00913934"/>
    <w:rsid w:val="00913CBC"/>
    <w:rsid w:val="00915B6F"/>
    <w:rsid w:val="009171E9"/>
    <w:rsid w:val="00920103"/>
    <w:rsid w:val="009215B5"/>
    <w:rsid w:val="0092196D"/>
    <w:rsid w:val="00923F58"/>
    <w:rsid w:val="009242B8"/>
    <w:rsid w:val="0093069A"/>
    <w:rsid w:val="00935670"/>
    <w:rsid w:val="009361D0"/>
    <w:rsid w:val="009410B5"/>
    <w:rsid w:val="009428E1"/>
    <w:rsid w:val="00943D56"/>
    <w:rsid w:val="00945D1A"/>
    <w:rsid w:val="0095018E"/>
    <w:rsid w:val="00957A0C"/>
    <w:rsid w:val="00964218"/>
    <w:rsid w:val="00973453"/>
    <w:rsid w:val="00973D61"/>
    <w:rsid w:val="00975EB9"/>
    <w:rsid w:val="00976FDE"/>
    <w:rsid w:val="00986715"/>
    <w:rsid w:val="00987A21"/>
    <w:rsid w:val="009A0B2D"/>
    <w:rsid w:val="009A1678"/>
    <w:rsid w:val="009A498D"/>
    <w:rsid w:val="009A501C"/>
    <w:rsid w:val="009A5F5C"/>
    <w:rsid w:val="009B1C41"/>
    <w:rsid w:val="009B4D2D"/>
    <w:rsid w:val="009B7262"/>
    <w:rsid w:val="009E038F"/>
    <w:rsid w:val="009E323F"/>
    <w:rsid w:val="009F0841"/>
    <w:rsid w:val="009F1A5E"/>
    <w:rsid w:val="009F7741"/>
    <w:rsid w:val="00A0068B"/>
    <w:rsid w:val="00A01BD7"/>
    <w:rsid w:val="00A05E8A"/>
    <w:rsid w:val="00A108F8"/>
    <w:rsid w:val="00A3042E"/>
    <w:rsid w:val="00A310E6"/>
    <w:rsid w:val="00A32741"/>
    <w:rsid w:val="00A36D9C"/>
    <w:rsid w:val="00A405F7"/>
    <w:rsid w:val="00A44B48"/>
    <w:rsid w:val="00A44FF4"/>
    <w:rsid w:val="00A4733A"/>
    <w:rsid w:val="00A50C2A"/>
    <w:rsid w:val="00A530DA"/>
    <w:rsid w:val="00A532B0"/>
    <w:rsid w:val="00A567B0"/>
    <w:rsid w:val="00A56D80"/>
    <w:rsid w:val="00A577F6"/>
    <w:rsid w:val="00A60174"/>
    <w:rsid w:val="00A61126"/>
    <w:rsid w:val="00A627EC"/>
    <w:rsid w:val="00A62C0C"/>
    <w:rsid w:val="00A62E4E"/>
    <w:rsid w:val="00A63008"/>
    <w:rsid w:val="00A63D16"/>
    <w:rsid w:val="00A6540B"/>
    <w:rsid w:val="00A66F63"/>
    <w:rsid w:val="00A675BF"/>
    <w:rsid w:val="00A83166"/>
    <w:rsid w:val="00A83B9C"/>
    <w:rsid w:val="00A83FCA"/>
    <w:rsid w:val="00A85275"/>
    <w:rsid w:val="00A8624B"/>
    <w:rsid w:val="00A87152"/>
    <w:rsid w:val="00A878C8"/>
    <w:rsid w:val="00A90DA5"/>
    <w:rsid w:val="00A929E0"/>
    <w:rsid w:val="00A962D7"/>
    <w:rsid w:val="00AB1120"/>
    <w:rsid w:val="00AB48D0"/>
    <w:rsid w:val="00AB61A9"/>
    <w:rsid w:val="00AB6C5A"/>
    <w:rsid w:val="00AB7263"/>
    <w:rsid w:val="00AC0AF3"/>
    <w:rsid w:val="00AC1DCE"/>
    <w:rsid w:val="00AE1D53"/>
    <w:rsid w:val="00AF2EFF"/>
    <w:rsid w:val="00AF3DBD"/>
    <w:rsid w:val="00AF6AD4"/>
    <w:rsid w:val="00AF70E0"/>
    <w:rsid w:val="00AF7E36"/>
    <w:rsid w:val="00B05EA4"/>
    <w:rsid w:val="00B076F7"/>
    <w:rsid w:val="00B12B45"/>
    <w:rsid w:val="00B143F0"/>
    <w:rsid w:val="00B26A22"/>
    <w:rsid w:val="00B3003E"/>
    <w:rsid w:val="00B45B62"/>
    <w:rsid w:val="00B50447"/>
    <w:rsid w:val="00B5150D"/>
    <w:rsid w:val="00B516E5"/>
    <w:rsid w:val="00B54E13"/>
    <w:rsid w:val="00B5632B"/>
    <w:rsid w:val="00B56ECC"/>
    <w:rsid w:val="00B63432"/>
    <w:rsid w:val="00B63E5A"/>
    <w:rsid w:val="00B65CA7"/>
    <w:rsid w:val="00B66125"/>
    <w:rsid w:val="00B66500"/>
    <w:rsid w:val="00B66ABE"/>
    <w:rsid w:val="00B70FAD"/>
    <w:rsid w:val="00B8177E"/>
    <w:rsid w:val="00B83890"/>
    <w:rsid w:val="00B84B30"/>
    <w:rsid w:val="00B919D5"/>
    <w:rsid w:val="00B971EC"/>
    <w:rsid w:val="00BA2CA7"/>
    <w:rsid w:val="00BA2E16"/>
    <w:rsid w:val="00BA606F"/>
    <w:rsid w:val="00BB5455"/>
    <w:rsid w:val="00BC1E43"/>
    <w:rsid w:val="00BD5076"/>
    <w:rsid w:val="00BD793A"/>
    <w:rsid w:val="00BE08D5"/>
    <w:rsid w:val="00BE52B0"/>
    <w:rsid w:val="00BE5A20"/>
    <w:rsid w:val="00BE6FF5"/>
    <w:rsid w:val="00BF0C7A"/>
    <w:rsid w:val="00BF1DA8"/>
    <w:rsid w:val="00BF50F8"/>
    <w:rsid w:val="00BF56EF"/>
    <w:rsid w:val="00C00CE9"/>
    <w:rsid w:val="00C02148"/>
    <w:rsid w:val="00C04FB1"/>
    <w:rsid w:val="00C0621E"/>
    <w:rsid w:val="00C1088E"/>
    <w:rsid w:val="00C16164"/>
    <w:rsid w:val="00C21FFA"/>
    <w:rsid w:val="00C34C89"/>
    <w:rsid w:val="00C37C81"/>
    <w:rsid w:val="00C44EBD"/>
    <w:rsid w:val="00C472A0"/>
    <w:rsid w:val="00C56AF5"/>
    <w:rsid w:val="00C63BA7"/>
    <w:rsid w:val="00C71053"/>
    <w:rsid w:val="00C72513"/>
    <w:rsid w:val="00C84322"/>
    <w:rsid w:val="00C84550"/>
    <w:rsid w:val="00C859F9"/>
    <w:rsid w:val="00C92EC5"/>
    <w:rsid w:val="00C96866"/>
    <w:rsid w:val="00C96FB9"/>
    <w:rsid w:val="00CA1ADF"/>
    <w:rsid w:val="00CA1C44"/>
    <w:rsid w:val="00CA1FDD"/>
    <w:rsid w:val="00CA4F01"/>
    <w:rsid w:val="00CA6883"/>
    <w:rsid w:val="00CA7131"/>
    <w:rsid w:val="00CA7B5B"/>
    <w:rsid w:val="00CB0644"/>
    <w:rsid w:val="00CB282C"/>
    <w:rsid w:val="00CB2904"/>
    <w:rsid w:val="00CB6595"/>
    <w:rsid w:val="00CC33FC"/>
    <w:rsid w:val="00CD43DE"/>
    <w:rsid w:val="00CE01F7"/>
    <w:rsid w:val="00CE0308"/>
    <w:rsid w:val="00CE6BE4"/>
    <w:rsid w:val="00CE6FC1"/>
    <w:rsid w:val="00CF7A0E"/>
    <w:rsid w:val="00D01AA4"/>
    <w:rsid w:val="00D0299B"/>
    <w:rsid w:val="00D02E70"/>
    <w:rsid w:val="00D03D1C"/>
    <w:rsid w:val="00D12153"/>
    <w:rsid w:val="00D14CCE"/>
    <w:rsid w:val="00D22D47"/>
    <w:rsid w:val="00D264AA"/>
    <w:rsid w:val="00D27569"/>
    <w:rsid w:val="00D275DD"/>
    <w:rsid w:val="00D27FDF"/>
    <w:rsid w:val="00D312F5"/>
    <w:rsid w:val="00D320BE"/>
    <w:rsid w:val="00D35A98"/>
    <w:rsid w:val="00D363F3"/>
    <w:rsid w:val="00D4107C"/>
    <w:rsid w:val="00D440C9"/>
    <w:rsid w:val="00D44433"/>
    <w:rsid w:val="00D44E18"/>
    <w:rsid w:val="00D45136"/>
    <w:rsid w:val="00D457E3"/>
    <w:rsid w:val="00D458DB"/>
    <w:rsid w:val="00D4694E"/>
    <w:rsid w:val="00D474B5"/>
    <w:rsid w:val="00D5369F"/>
    <w:rsid w:val="00D56D82"/>
    <w:rsid w:val="00D57B3F"/>
    <w:rsid w:val="00D62642"/>
    <w:rsid w:val="00D62C86"/>
    <w:rsid w:val="00D662ED"/>
    <w:rsid w:val="00D67DFE"/>
    <w:rsid w:val="00D72102"/>
    <w:rsid w:val="00D76443"/>
    <w:rsid w:val="00D76E6B"/>
    <w:rsid w:val="00D77DD0"/>
    <w:rsid w:val="00D8218B"/>
    <w:rsid w:val="00D878E2"/>
    <w:rsid w:val="00D910C3"/>
    <w:rsid w:val="00D93D16"/>
    <w:rsid w:val="00D94311"/>
    <w:rsid w:val="00D95820"/>
    <w:rsid w:val="00D96F21"/>
    <w:rsid w:val="00D979CB"/>
    <w:rsid w:val="00DA1E82"/>
    <w:rsid w:val="00DA27E4"/>
    <w:rsid w:val="00DA4E28"/>
    <w:rsid w:val="00DA67C4"/>
    <w:rsid w:val="00DB007C"/>
    <w:rsid w:val="00DB0D79"/>
    <w:rsid w:val="00DB1D0A"/>
    <w:rsid w:val="00DB5283"/>
    <w:rsid w:val="00DC0910"/>
    <w:rsid w:val="00DC15A0"/>
    <w:rsid w:val="00DC39C9"/>
    <w:rsid w:val="00DC64BC"/>
    <w:rsid w:val="00DC765C"/>
    <w:rsid w:val="00DD0D07"/>
    <w:rsid w:val="00DD14BA"/>
    <w:rsid w:val="00DD1BC0"/>
    <w:rsid w:val="00DD353E"/>
    <w:rsid w:val="00DE058D"/>
    <w:rsid w:val="00DE2D60"/>
    <w:rsid w:val="00DF6D34"/>
    <w:rsid w:val="00E02CDB"/>
    <w:rsid w:val="00E04449"/>
    <w:rsid w:val="00E045B5"/>
    <w:rsid w:val="00E12C24"/>
    <w:rsid w:val="00E13426"/>
    <w:rsid w:val="00E140FA"/>
    <w:rsid w:val="00E173B7"/>
    <w:rsid w:val="00E17770"/>
    <w:rsid w:val="00E17B7A"/>
    <w:rsid w:val="00E20AE8"/>
    <w:rsid w:val="00E24059"/>
    <w:rsid w:val="00E33440"/>
    <w:rsid w:val="00E4048C"/>
    <w:rsid w:val="00E4392A"/>
    <w:rsid w:val="00E517AE"/>
    <w:rsid w:val="00E542DB"/>
    <w:rsid w:val="00E57349"/>
    <w:rsid w:val="00E60449"/>
    <w:rsid w:val="00E60B7B"/>
    <w:rsid w:val="00E637FC"/>
    <w:rsid w:val="00E65977"/>
    <w:rsid w:val="00E6740B"/>
    <w:rsid w:val="00E748D6"/>
    <w:rsid w:val="00E75E32"/>
    <w:rsid w:val="00E80829"/>
    <w:rsid w:val="00E817D2"/>
    <w:rsid w:val="00E870ED"/>
    <w:rsid w:val="00E9521A"/>
    <w:rsid w:val="00E95F84"/>
    <w:rsid w:val="00E96547"/>
    <w:rsid w:val="00E9699E"/>
    <w:rsid w:val="00EA0425"/>
    <w:rsid w:val="00EA32B0"/>
    <w:rsid w:val="00EA6A11"/>
    <w:rsid w:val="00EA7E67"/>
    <w:rsid w:val="00EB2EF6"/>
    <w:rsid w:val="00EB5587"/>
    <w:rsid w:val="00EB5A85"/>
    <w:rsid w:val="00EB5DB2"/>
    <w:rsid w:val="00EC071C"/>
    <w:rsid w:val="00ED23E9"/>
    <w:rsid w:val="00ED25AD"/>
    <w:rsid w:val="00ED5131"/>
    <w:rsid w:val="00EE013E"/>
    <w:rsid w:val="00EE69DC"/>
    <w:rsid w:val="00EF06C2"/>
    <w:rsid w:val="00EF0F8C"/>
    <w:rsid w:val="00EF70C1"/>
    <w:rsid w:val="00F00341"/>
    <w:rsid w:val="00F02BF2"/>
    <w:rsid w:val="00F065A3"/>
    <w:rsid w:val="00F066CD"/>
    <w:rsid w:val="00F1505D"/>
    <w:rsid w:val="00F2061B"/>
    <w:rsid w:val="00F241CA"/>
    <w:rsid w:val="00F309CA"/>
    <w:rsid w:val="00F31961"/>
    <w:rsid w:val="00F36F8D"/>
    <w:rsid w:val="00F431D3"/>
    <w:rsid w:val="00F43A83"/>
    <w:rsid w:val="00F50E9A"/>
    <w:rsid w:val="00F51107"/>
    <w:rsid w:val="00F5217B"/>
    <w:rsid w:val="00F613BD"/>
    <w:rsid w:val="00F61D05"/>
    <w:rsid w:val="00F650F6"/>
    <w:rsid w:val="00F73B22"/>
    <w:rsid w:val="00F80E0A"/>
    <w:rsid w:val="00F81646"/>
    <w:rsid w:val="00F860E9"/>
    <w:rsid w:val="00F860EF"/>
    <w:rsid w:val="00F86829"/>
    <w:rsid w:val="00F91D23"/>
    <w:rsid w:val="00F91EFE"/>
    <w:rsid w:val="00F929EB"/>
    <w:rsid w:val="00F96BFF"/>
    <w:rsid w:val="00FA1D5B"/>
    <w:rsid w:val="00FA768B"/>
    <w:rsid w:val="00FA7B1F"/>
    <w:rsid w:val="00FB407F"/>
    <w:rsid w:val="00FB7D33"/>
    <w:rsid w:val="00FB7D6E"/>
    <w:rsid w:val="00FC088C"/>
    <w:rsid w:val="00FD03DD"/>
    <w:rsid w:val="00FD0788"/>
    <w:rsid w:val="00FD4344"/>
    <w:rsid w:val="00FE0158"/>
    <w:rsid w:val="00FE2A05"/>
    <w:rsid w:val="00FE6F1B"/>
    <w:rsid w:val="00FF74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A1E8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A1E8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C078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8527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92EC5"/>
    <w:pPr>
      <w:spacing w:after="160" w:line="256" w:lineRule="auto"/>
      <w:ind w:left="720"/>
      <w:contextualSpacing/>
    </w:pPr>
  </w:style>
  <w:style w:type="paragraph" w:customStyle="1" w:styleId="ListParagraph1">
    <w:name w:val="List Paragraph1"/>
    <w:basedOn w:val="Normal"/>
    <w:uiPriority w:val="34"/>
    <w:qFormat/>
    <w:rsid w:val="0093069A"/>
    <w:pPr>
      <w:spacing w:after="160" w:line="254" w:lineRule="auto"/>
      <w:ind w:left="720"/>
      <w:contextualSpacing/>
    </w:pPr>
  </w:style>
  <w:style w:type="table" w:styleId="TableGrid">
    <w:name w:val="Table Grid"/>
    <w:basedOn w:val="TableNormal"/>
    <w:uiPriority w:val="39"/>
    <w:qFormat/>
    <w:rsid w:val="0093069A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93069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069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069A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65CA7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0597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597A"/>
  </w:style>
  <w:style w:type="paragraph" w:styleId="Footer">
    <w:name w:val="footer"/>
    <w:basedOn w:val="Normal"/>
    <w:link w:val="FooterChar"/>
    <w:uiPriority w:val="99"/>
    <w:unhideWhenUsed/>
    <w:rsid w:val="0070597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597A"/>
  </w:style>
  <w:style w:type="character" w:styleId="Hyperlink">
    <w:name w:val="Hyperlink"/>
    <w:basedOn w:val="DefaultParagraphFont"/>
    <w:uiPriority w:val="99"/>
    <w:unhideWhenUsed/>
    <w:rsid w:val="0001406E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DA1E8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A1E8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C078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A8527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Default">
    <w:name w:val="Default"/>
    <w:rsid w:val="0092010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84017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8401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8401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84017"/>
    <w:pPr>
      <w:spacing w:after="100"/>
      <w:ind w:left="440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F384C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A1E8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A1E8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C078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8527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92EC5"/>
    <w:pPr>
      <w:spacing w:after="160" w:line="256" w:lineRule="auto"/>
      <w:ind w:left="720"/>
      <w:contextualSpacing/>
    </w:pPr>
  </w:style>
  <w:style w:type="paragraph" w:customStyle="1" w:styleId="ListParagraph1">
    <w:name w:val="List Paragraph1"/>
    <w:basedOn w:val="Normal"/>
    <w:uiPriority w:val="34"/>
    <w:qFormat/>
    <w:rsid w:val="0093069A"/>
    <w:pPr>
      <w:spacing w:after="160" w:line="254" w:lineRule="auto"/>
      <w:ind w:left="720"/>
      <w:contextualSpacing/>
    </w:pPr>
  </w:style>
  <w:style w:type="table" w:styleId="TableGrid">
    <w:name w:val="Table Grid"/>
    <w:basedOn w:val="TableNormal"/>
    <w:uiPriority w:val="39"/>
    <w:qFormat/>
    <w:rsid w:val="0093069A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93069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069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069A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65CA7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0597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597A"/>
  </w:style>
  <w:style w:type="paragraph" w:styleId="Footer">
    <w:name w:val="footer"/>
    <w:basedOn w:val="Normal"/>
    <w:link w:val="FooterChar"/>
    <w:uiPriority w:val="99"/>
    <w:unhideWhenUsed/>
    <w:rsid w:val="0070597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597A"/>
  </w:style>
  <w:style w:type="character" w:styleId="Hyperlink">
    <w:name w:val="Hyperlink"/>
    <w:basedOn w:val="DefaultParagraphFont"/>
    <w:uiPriority w:val="99"/>
    <w:unhideWhenUsed/>
    <w:rsid w:val="0001406E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DA1E8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A1E8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C078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A8527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Default">
    <w:name w:val="Default"/>
    <w:rsid w:val="0092010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84017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8401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8401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84017"/>
    <w:pPr>
      <w:spacing w:after="100"/>
      <w:ind w:left="440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F384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852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21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05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79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80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14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22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87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37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96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72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10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22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76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67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2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03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0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57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38F6EF5-6B62-41CF-8DC7-0D135158EF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22</Words>
  <Characters>4121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TOPO</dc:creator>
  <cp:lastModifiedBy>SUTOPO</cp:lastModifiedBy>
  <cp:revision>3</cp:revision>
  <cp:lastPrinted>2019-07-21T11:44:00Z</cp:lastPrinted>
  <dcterms:created xsi:type="dcterms:W3CDTF">2019-09-29T07:01:00Z</dcterms:created>
  <dcterms:modified xsi:type="dcterms:W3CDTF">2019-09-29T07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f4d92ce-d609-3b88-8ae3-4d6b56267741</vt:lpwstr>
  </property>
  <property fmtid="{D5CDD505-2E9C-101B-9397-08002B2CF9AE}" pid="24" name="Mendeley Citation Style_1">
    <vt:lpwstr>http://www.zotero.org/styles/apa</vt:lpwstr>
  </property>
</Properties>
</file>